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D8A2E33" w14:textId="199D93C3" w:rsidR="0054572B" w:rsidRDefault="00147806">
      <w:r>
        <w:fldChar w:fldCharType="begin"/>
      </w:r>
      <w:r>
        <w:instrText xml:space="preserve"> ADDIN ZOTERO_ITEM CSL_CITATION {"citationID":"kUMT50Jl","properties":{"formattedCitation":"(Kamm et al. 2019)","plainCitation":"(Kamm et al. 2019)","noteIndex":0},"citationItems":[{"id":2531,"uris":["http://zotero.org/users/6548176/items/GGCDV5Q7"],"itemData":{"id":2531,"type":"article-journal","abstract":"We analyzed data from across five decades of passerine bird banding at Manomet in Plymouth, Massachusetts, USA. This included 172,609 captures during spring migration and 253,265 during fall migration, from 1969 to 2015. Migration counts are prone to large interannual variation and trends are often difficult to interpret, but have the advantage of sampling many breeding populations in a single locale. We employed a Bayesian state-space modeling approach to estimate patterns in abundance over time while accounting for observation error, and a hierarchical clustering method to identify species groups with similar trends over time. Although continent-wide there has been an overall decrease in landbird populations over the past 40 years, we found a variety of patterns in abundance over time. Consistent with other studies, we found an overall decline in numbers of birds in the aggregate, with most species showing significant net declines in migratory cohort size in spring, fall, or both (49/73 species evaluated). Other species, however, exhibited different patterns, including abundance increases (10 species). Even among increasing and declining species, the specific trends varied in shape over time, forming seven distinct clusters in fall and ten in spring. The remaining species followed largely independent and irregular pathways. Overall, life-history traits (dependence on open habitat, nesting on or near the ground, migratory strategy, human commensal, spruce budworm specialists) did a poor job of predicting species groupings of abundance patterns in both spring and fall, but median date of passage was a good predictor of abundance trends during spring (but not fall) migration. This suggests that some species with very similar patterns of abundance were unlikely to be responding to the same environmental forces. Changes in abundance at this banding station were generally consistent with BBS trend data for the same geographic region.","container-title":"PLOS ONE","DOI":"10.1371/journal.pone.0222232","ISSN":"1932-6203","issue":"9","journalAbbreviation":"PLOS ONE","language":"en","note":"publisher: Public Library of Science","page":"e0222232","source":"PLoS Journals","title":"A half-century of changes in migratory landbird numbers along coastal Massachusetts","volume":"14","author":[{"family":"Kamm","given":"Matthew D."},{"family":"Lloyd-Evans","given":"Trevor L."},{"family":"Handmaker","given":"Maina"},{"family":"Reed","given":"J. Michael"}],"issued":{"date-parts":[["2019",9,6]]}}}],"schema":"https://github.com/citation-style-language/schema/raw/master/csl-citation.json"} </w:instrText>
      </w:r>
      <w:r>
        <w:fldChar w:fldCharType="separate"/>
      </w:r>
      <w:r>
        <w:rPr>
          <w:noProof/>
        </w:rPr>
        <w:t>(Kamm et al. 2019)</w:t>
      </w:r>
      <w:r>
        <w:fldChar w:fldCharType="end"/>
      </w:r>
    </w:p>
    <w:p w14:paraId="4D3A69F2" w14:textId="22FE0723" w:rsidR="00147806" w:rsidRDefault="00147806">
      <w:r>
        <w:fldChar w:fldCharType="begin"/>
      </w:r>
      <w:r>
        <w:instrText xml:space="preserve"> ADDIN ZOTERO_ITEM CSL_CITATION {"citationID":"t1EzUHxx","properties":{"formattedCitation":"(Sanders et al. 2021)","plainCitation":"(Sanders et al. 2021)","noteIndex":0},"citationItems":[{"id":892,"uris":["http://zotero.org/users/6548176/items/BWVVYQM4"],"itemData":{"id":892,"type":"article-journal","container-title":"Wader Study","DOI":"10.18194/ws.00228","ISSN":"20588410","issue":"2","journalAbbreviation":"WS","language":"en","source":"DOI.org (Crossref)","title":"Nocturnal roost on South Carolina coast supports nearly half of Atlantic coast population of Hudsonian Whimbrel Numenius hudsonicus during northward migration","URL":"https://www.waderstudygroup.org/article/15036/","volume":"128","author":[{"family":"Sanders","given":"Felicia J."},{"family":"Handmaker","given":"Maina C."},{"family":"Johnson","given":"Andrew S."},{"family":"Senner","given":"Nathan R."}],"accessed":{"date-parts":[["2021",6,18]]},"issued":{"date-parts":[["2021",8,15]]}}}],"schema":"https://github.com/citation-style-language/schema/raw/master/csl-citation.json"} </w:instrText>
      </w:r>
      <w:r>
        <w:fldChar w:fldCharType="separate"/>
      </w:r>
      <w:r>
        <w:rPr>
          <w:noProof/>
        </w:rPr>
        <w:t>(Sanders et al. 2021)</w:t>
      </w:r>
      <w:r>
        <w:fldChar w:fldCharType="end"/>
      </w:r>
    </w:p>
    <w:sectPr w:rsidR="0014780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7806"/>
    <w:rsid w:val="00147806"/>
    <w:rsid w:val="0054572B"/>
    <w:rsid w:val="00B752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3786E89"/>
  <w15:chartTrackingRefBased/>
  <w15:docId w15:val="{C92BEA50-48D6-F449-96C3-E5EDAA3971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Pages>
  <Words>600</Words>
  <Characters>342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a Handmaker</dc:creator>
  <cp:keywords/>
  <dc:description/>
  <cp:lastModifiedBy>Maina Handmaker</cp:lastModifiedBy>
  <cp:revision>1</cp:revision>
  <dcterms:created xsi:type="dcterms:W3CDTF">2022-10-30T04:01:00Z</dcterms:created>
  <dcterms:modified xsi:type="dcterms:W3CDTF">2022-10-31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beta.3+29dd0cf5d"&gt;&lt;session id="GRwk5eo1"/&gt;&lt;style id="http://www.zotero.org/styles/the-auk" hasBibliography="1" bibliographyStyleHasBeenSet="0"/&gt;&lt;prefs&gt;&lt;pref name="fieldType" value="Field"/&gt;&lt;/prefs&gt;&lt;/data&gt;</vt:lpwstr>
  </property>
</Properties>
</file>